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393C9EDE" w:rsidR="00C041AA" w:rsidRPr="00915B4B" w:rsidRDefault="00C041AA" w:rsidP="00AB0D92">
      <w:pPr>
        <w:jc w:val="center"/>
      </w:pPr>
    </w:p>
    <w:p w14:paraId="73CEE8BB" w14:textId="0445CCDE" w:rsidR="00FD11B7" w:rsidRPr="00FD11B7" w:rsidRDefault="00280F38" w:rsidP="00635780">
      <w:pPr>
        <w:jc w:val="both"/>
        <w:rPr>
          <w:b/>
          <w:bCs/>
        </w:rPr>
      </w:pPr>
      <w:r>
        <w:rPr>
          <w:b/>
          <w:bCs/>
        </w:rPr>
        <w:t>Introduction</w:t>
      </w:r>
    </w:p>
    <w:p w14:paraId="3D5B4D07" w14:textId="5FF712F0" w:rsidR="0061078B" w:rsidRDefault="003040A3" w:rsidP="00635780">
      <w:pPr>
        <w:jc w:val="both"/>
      </w:pPr>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velocity, and subtract or add </w:t>
      </w:r>
      <w:r w:rsidR="00D124B7">
        <w:t xml:space="preserve">the consequences of this movement </w:t>
      </w:r>
      <w:r>
        <w:t xml:space="preserve">it to the retinal </w:t>
      </w:r>
      <w:r w:rsidR="00D124B7">
        <w:t>motion of</w:t>
      </w:r>
      <w:r>
        <w:t xml:space="preserve"> the target to obtain an accurate estimate of the object velocity.</w:t>
      </w:r>
      <w:r w:rsidR="00C1489C">
        <w:t xml:space="preserve"> More specifically, the </w:t>
      </w:r>
      <w:r w:rsidR="00250579">
        <w:t>Flow Parsing Hypothesis</w:t>
      </w:r>
      <w:r w:rsidR="00C1489C">
        <w:t xml:space="preserve"> </w:t>
      </w:r>
      <w:r w:rsidR="00C1489C">
        <w:fldChar w:fldCharType="begin" w:fldLock="1"/>
      </w:r>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r w:rsidR="00C1489C">
        <w:fldChar w:fldCharType="end"/>
      </w:r>
      <w:r w:rsidR="00250579">
        <w:t xml:space="preserve"> posits that, to estimate object motion from ambiguous retinal </w:t>
      </w:r>
      <w:r w:rsidR="00F15EC4">
        <w:t>input</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0B17CA">
        <w:t xml:space="preserve"> </w:t>
      </w:r>
      <w:r w:rsidR="000A61BD">
        <w:t>This process is relatively straightforward for the consequences of angular self-motion, but for</w:t>
      </w:r>
      <w:r w:rsidR="00FD6F03">
        <w:t xml:space="preserve"> lateral</w:t>
      </w:r>
      <w:r w:rsidR="000A61BD">
        <w:t xml:space="preserve"> motion the geometry for such a subtraction process requires </w:t>
      </w:r>
      <w:r w:rsidR="00FD6F03">
        <w:t>additional computations involving, for example, an estimate of the distance of the object to the observer</w:t>
      </w:r>
      <w:r w:rsidR="000A61BD">
        <w:t>.</w:t>
      </w:r>
      <w:r w:rsidR="0061078B">
        <w:t xml:space="preserve"> </w:t>
      </w:r>
      <w:r w:rsidR="0061078B" w:rsidRPr="0061078B">
        <w:rPr>
          <w:color w:val="FF0000"/>
        </w:rPr>
        <w:t>More specifically, observers need to first estimate their own motion in an allocentric world frame by using retinal stimulation attributable to static objec</w:t>
      </w:r>
      <w:r w:rsidR="004E6C2E">
        <w:rPr>
          <w:color w:val="FF0000"/>
        </w:rPr>
        <w:t xml:space="preserve">t </w:t>
      </w:r>
      <w:r w:rsidR="0061078B" w:rsidRPr="0061078B">
        <w:rPr>
          <w:color w:val="FF0000"/>
        </w:rPr>
        <w:t>in the environment</w:t>
      </w:r>
      <w:r w:rsidR="004E6C2E">
        <w:rPr>
          <w:color w:val="FF0000"/>
        </w:rPr>
        <w:t xml:space="preserve"> and other sensory and efferent information</w:t>
      </w:r>
      <w:r w:rsidR="0061078B" w:rsidRPr="0061078B">
        <w:rPr>
          <w:color w:val="FF0000"/>
        </w:rPr>
        <w:t>. Then, this estimate needs to be used to generate an estimate of the retinal stimulation caused by the observer’s motion. This estimated retinal stimulation due to self-motion can then be subtracted from the total retinal stimulation. The remaining retinal stimulation can then be interpreted as object motion.</w:t>
      </w:r>
    </w:p>
    <w:p w14:paraId="1E1AC384" w14:textId="3FC6814D" w:rsidR="00741F9E" w:rsidRDefault="00B65EEC" w:rsidP="00635780">
      <w:pPr>
        <w:jc w:val="both"/>
      </w:pPr>
      <w:r>
        <w:t xml:space="preserve">Remarkably, </w:t>
      </w:r>
      <w:r w:rsidR="000B17CA">
        <w:t xml:space="preserve">the literature </w:t>
      </w:r>
      <w:r w:rsidR="00051CDB">
        <w:t xml:space="preserve">is quite sparse </w:t>
      </w:r>
      <w:r w:rsidR="000B17CA">
        <w:t>with regards to lateral motion</w:t>
      </w:r>
      <w:r w:rsidR="00051CDB">
        <w:t xml:space="preserve">: </w:t>
      </w:r>
      <w:r w:rsidR="00051CDB">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051CDB">
        <w:fldChar w:fldCharType="separate"/>
      </w:r>
      <w:r w:rsidR="00051CDB" w:rsidRPr="00051CDB">
        <w:rPr>
          <w:noProof/>
        </w:rPr>
        <w:t>(Dokka, MacNeilage, DeAngelis, &amp; Angelaki,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flow parsing in all observer motion conditions, as well as increases in sensitivity. However,</w:t>
      </w:r>
      <w:r w:rsidR="00B1131C">
        <w:t xml:space="preserve"> to our knowledge, no studies have investigated how lateral self-motion influences perceived lateral object </w:t>
      </w:r>
      <w:r w:rsidR="00DD4039">
        <w:t>speed</w:t>
      </w:r>
      <w:r w:rsidR="000B17CA">
        <w:t>.</w:t>
      </w:r>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w:t>
      </w:r>
      <w:r w:rsidR="00051CDB" w:rsidRPr="00051CDB">
        <w:rPr>
          <w:noProof/>
        </w:rPr>
        <w:lastRenderedPageBreak/>
        <w:t>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9ECB911" w:rsidR="007B14FB" w:rsidRDefault="007B14FB" w:rsidP="0081339A">
      <w:pPr>
        <w:jc w:val="both"/>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have 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276C2287"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BD7E980" w14:textId="77AFEDBA" w:rsidR="0081339A" w:rsidRDefault="00D474DF" w:rsidP="0081339A">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w:t>
      </w:r>
      <w:r>
        <w:lastRenderedPageBreak/>
        <w:t>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moved 0.5 m over the course of 0.5 s, which amounts to a mean velocity of 1 m/s.</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3040A3">
        <w:t xml:space="preserve">, and 10 to 15 </w:t>
      </w:r>
      <w:r w:rsidR="00662DE5">
        <w:t xml:space="preserve">were </w:t>
      </w:r>
      <w:r w:rsidR="003040A3">
        <w:t>visible at any given</w:t>
      </w:r>
      <w:r>
        <w:t xml:space="preserve"> </w:t>
      </w:r>
      <w:r w:rsidR="003040A3">
        <w:t xml:space="preserve">moment.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661830">
        <w:t xml:space="preserve"> </w:t>
      </w:r>
      <w:r w:rsidR="00962151">
        <w:t xml:space="preserve">An short sequence of stimuli can be viewed under </w:t>
      </w:r>
      <w:hyperlink r:id="rId7" w:history="1">
        <w:r w:rsidR="00FC1CF1">
          <w:rPr>
            <w:rStyle w:val="Hyperlink"/>
          </w:rPr>
          <w:t>https://github.com/b-jorges/Motion-Perception-during-Self-Motion/blob/master/GIF%20of%20Stimulus.gif</w:t>
        </w:r>
      </w:hyperlink>
      <w:r w:rsidR="00962151">
        <w:t>.</w:t>
      </w:r>
    </w:p>
    <w:p w14:paraId="15BC1BA5" w14:textId="19900D38" w:rsidR="00280F38" w:rsidRDefault="00280F38" w:rsidP="00280F38">
      <w:pPr>
        <w:keepNext/>
        <w:jc w:val="both"/>
      </w:pPr>
      <w:r>
        <w:rPr>
          <w:noProof/>
        </w:rPr>
        <w:drawing>
          <wp:inline distT="0" distB="0" distL="0" distR="0" wp14:anchorId="3D5DD855" wp14:editId="2FD4F540">
            <wp:extent cx="2743200" cy="2743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5753"/>
                    <a:stretch/>
                  </pic:blipFill>
                  <pic:spPr bwMode="auto">
                    <a:xfrm>
                      <a:off x="0" y="0"/>
                      <a:ext cx="274320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2CA6DE59" w:rsidR="00280F38" w:rsidRDefault="00280F38" w:rsidP="00280F38">
      <w:pPr>
        <w:pStyle w:val="Caption"/>
        <w:jc w:val="both"/>
      </w:pPr>
      <w:r>
        <w:t xml:space="preserve">Figure </w:t>
      </w:r>
      <w:fldSimple w:instr=" SEQ Figure \* ARABIC ">
        <w:r>
          <w:rPr>
            <w:noProof/>
          </w:rPr>
          <w:t>1</w:t>
        </w:r>
      </w:fldSimple>
      <w:r>
        <w:t>: Top view of the stimulus scene</w:t>
      </w:r>
      <w:r w:rsidR="000B0DDC">
        <w:t xml:space="preserve"> in one of the test trials</w:t>
      </w:r>
      <w:r>
        <w:t xml:space="preserve">. The red circle </w:t>
      </w:r>
      <w:r w:rsidR="0061078B">
        <w:t>represents</w:t>
      </w:r>
      <w:r>
        <w:t xml:space="preserve"> the target, which moves laterally at 6.6 or 8 m/s for 0.5 s</w:t>
      </w:r>
      <w:r w:rsidR="008F274A">
        <w:t>, that is, 3.3 or 4 m.</w:t>
      </w:r>
      <w:r>
        <w:t xml:space="preserve"> The</w:t>
      </w:r>
      <w:r w:rsidR="0061078B">
        <w:t xml:space="preserve"> stylized</w:t>
      </w:r>
      <w:r>
        <w:t xml:space="preserve"> eye indicates the position of the observer, who can be static or move to the left </w:t>
      </w:r>
      <w:r>
        <w:lastRenderedPageBreak/>
        <w:t xml:space="preserve">or to the right for 0.5 s with a Gaussian motion profile </w:t>
      </w:r>
      <w:r w:rsidR="0061078B">
        <w:t>and a</w:t>
      </w:r>
      <w:r>
        <w:t xml:space="preserve"> mean velocity of </w:t>
      </w:r>
      <w:r w:rsidR="008F274A">
        <w:t>1</w:t>
      </w:r>
      <w:r>
        <w:t> m/s. The target is 8 m away from the observer, while the target is 2 m in front of the background wall.</w:t>
      </w:r>
    </w:p>
    <w:p w14:paraId="21E420D9" w14:textId="04D105E4"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1DBB9DE" w14:textId="404F101E" w:rsidR="00280F38" w:rsidRDefault="00280F38" w:rsidP="0081339A">
      <w:pPr>
        <w:jc w:val="both"/>
      </w:pP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45D67E6E"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3D36D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2]</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6D51FE77"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3D36D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amp; Lacquaniti,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3]</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4]</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 xml:space="preserve">elf-motion in the same direction as </w:t>
      </w:r>
      <w:r>
        <w:lastRenderedPageBreak/>
        <w:t>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28833BAA"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9"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bookmarkStart w:id="1" w:name="_GoBack"/>
      <w:bookmarkEnd w:id="1"/>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655B1C54"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power of </w:t>
      </w:r>
      <w:r w:rsidR="006236B0">
        <w:rPr>
          <w:b/>
          <w:bCs/>
        </w:rPr>
        <w:t>0.</w:t>
      </w:r>
      <w:r w:rsidR="00BE0A7C">
        <w:rPr>
          <w:b/>
          <w:bCs/>
        </w:rPr>
        <w:t>9</w:t>
      </w:r>
      <w:r w:rsidR="00DF1A17">
        <w:rPr>
          <w:b/>
          <w:bCs/>
        </w:rPr>
        <w:t>2</w:t>
      </w:r>
      <w:r w:rsidR="009D53AE">
        <w:rPr>
          <w:b/>
          <w:bCs/>
        </w:rPr>
        <w:t>5</w:t>
      </w:r>
      <w:r w:rsidRPr="007B14FB">
        <w:rPr>
          <w:b/>
          <w:bCs/>
        </w:rPr>
        <w:t xml:space="preserve"> for the differences in </w:t>
      </w:r>
      <w:r w:rsidR="006236B0">
        <w:rPr>
          <w:b/>
          <w:bCs/>
        </w:rPr>
        <w:t>JNDs</w:t>
      </w:r>
      <w:r w:rsidRPr="007B14FB">
        <w:rPr>
          <w:b/>
          <w:bCs/>
        </w:rPr>
        <w:t xml:space="preserve">, and a power of </w:t>
      </w:r>
      <w:r w:rsidR="006236B0">
        <w:rPr>
          <w:b/>
          <w:bCs/>
        </w:rPr>
        <w:t>nearly 1</w:t>
      </w:r>
      <w:r w:rsidR="006236B0" w:rsidRPr="007B14FB">
        <w:rPr>
          <w:b/>
          <w:bCs/>
        </w:rPr>
        <w:t> </w:t>
      </w:r>
      <w:r w:rsidRPr="007B14FB">
        <w:rPr>
          <w:b/>
          <w:bCs/>
        </w:rPr>
        <w:t>for the differences in PSE</w:t>
      </w:r>
      <w:r w:rsidR="006236B0">
        <w:rPr>
          <w:b/>
          <w:bCs/>
        </w:rPr>
        <w:t>s</w:t>
      </w:r>
      <w:r w:rsidR="00076BFB">
        <w:rPr>
          <w:b/>
          <w:bCs/>
        </w:rPr>
        <w:t xml:space="preserve"> for 16 subjects.</w:t>
      </w:r>
    </w:p>
    <w:p w14:paraId="566E2BC0" w14:textId="664FF4D8" w:rsidR="00476525" w:rsidRDefault="00476525" w:rsidP="00D217A0">
      <w:pPr>
        <w:jc w:val="both"/>
      </w:pP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4228A672" w:rsidR="00A76B32" w:rsidRDefault="00D8489E" w:rsidP="00D217A0">
      <w:pPr>
        <w:jc w:val="both"/>
      </w:pPr>
      <w:r>
        <w:lastRenderedPageBreak/>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0"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50E4CBAD" w:rsidR="00D8489E" w:rsidRPr="00053752" w:rsidRDefault="00D8489E" w:rsidP="00D217A0">
      <w:pPr>
        <w:jc w:val="both"/>
        <w:rPr>
          <w:b/>
        </w:rPr>
      </w:pPr>
      <w:r w:rsidRPr="00053752">
        <w:rPr>
          <w:b/>
        </w:rPr>
        <w:t>Open Data</w:t>
      </w:r>
    </w:p>
    <w:p w14:paraId="74669724" w14:textId="66D508E7" w:rsidR="00D8489E" w:rsidRDefault="00D8489E" w:rsidP="00D217A0">
      <w:pPr>
        <w:jc w:val="both"/>
      </w:pPr>
      <w:r>
        <w:t xml:space="preserve">We will publish all raw data collected during this project in the GitHub repository </w:t>
      </w:r>
      <w:hyperlink r:id="rId11" w:history="1">
        <w:r>
          <w:rPr>
            <w:rStyle w:val="Hyperlink"/>
          </w:rPr>
          <w:t>https://github.com/b-jorges/Motion-Perception-during-Self-Motion/</w:t>
        </w:r>
      </w:hyperlink>
      <w:r>
        <w:t xml:space="preserve">. </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r w:rsidRPr="008742E6">
        <w:rPr>
          <w:b/>
          <w:bCs/>
          <w:lang w:val="es-ES"/>
        </w:rPr>
        <w:t>References</w:t>
      </w:r>
    </w:p>
    <w:p w14:paraId="40FCC585" w14:textId="4E217AD6"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D36DD">
        <w:rPr>
          <w:rFonts w:ascii="Calibri" w:hAnsi="Calibri" w:cs="Calibri"/>
          <w:noProof/>
          <w:szCs w:val="24"/>
        </w:rPr>
        <w:t xml:space="preserve">Aguado, B., &amp; López-Moliner, J. (2019). Perceived speed of motion in depth modulates misjudgements of approaching trajectories consistently with a slow prior. </w:t>
      </w:r>
      <w:r w:rsidRPr="003D36DD">
        <w:rPr>
          <w:rFonts w:ascii="Calibri" w:hAnsi="Calibri" w:cs="Calibri"/>
          <w:i/>
          <w:iCs/>
          <w:noProof/>
          <w:szCs w:val="24"/>
        </w:rPr>
        <w:t>Vision Research</w:t>
      </w:r>
      <w:r w:rsidRPr="003D36DD">
        <w:rPr>
          <w:rFonts w:ascii="Calibri" w:hAnsi="Calibri" w:cs="Calibri"/>
          <w:noProof/>
          <w:szCs w:val="24"/>
        </w:rPr>
        <w:t xml:space="preserve">, </w:t>
      </w:r>
      <w:r w:rsidRPr="003D36DD">
        <w:rPr>
          <w:rFonts w:ascii="Calibri" w:hAnsi="Calibri" w:cs="Calibri"/>
          <w:i/>
          <w:iCs/>
          <w:noProof/>
          <w:szCs w:val="24"/>
        </w:rPr>
        <w:t>159</w:t>
      </w:r>
      <w:r w:rsidRPr="003D36DD">
        <w:rPr>
          <w:rFonts w:ascii="Calibri" w:hAnsi="Calibri" w:cs="Calibri"/>
          <w:noProof/>
          <w:szCs w:val="24"/>
        </w:rPr>
        <w:t>, 1–9. https://doi.org/10.1016/j.visres.2019.03.009</w:t>
      </w:r>
    </w:p>
    <w:p w14:paraId="3C324C6B"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3D36DD">
        <w:rPr>
          <w:rFonts w:ascii="Calibri" w:hAnsi="Calibri" w:cs="Calibri"/>
          <w:i/>
          <w:iCs/>
          <w:noProof/>
          <w:szCs w:val="24"/>
        </w:rPr>
        <w:t>Journal of Vision</w:t>
      </w:r>
      <w:r w:rsidRPr="003D36DD">
        <w:rPr>
          <w:rFonts w:ascii="Calibri" w:hAnsi="Calibri" w:cs="Calibri"/>
          <w:noProof/>
          <w:szCs w:val="24"/>
        </w:rPr>
        <w:t xml:space="preserve">, </w:t>
      </w:r>
      <w:r w:rsidRPr="003D36DD">
        <w:rPr>
          <w:rFonts w:ascii="Calibri" w:hAnsi="Calibri" w:cs="Calibri"/>
          <w:i/>
          <w:iCs/>
          <w:noProof/>
          <w:szCs w:val="24"/>
        </w:rPr>
        <w:t>18</w:t>
      </w:r>
      <w:r w:rsidRPr="003D36DD">
        <w:rPr>
          <w:rFonts w:ascii="Calibri" w:hAnsi="Calibri" w:cs="Calibri"/>
          <w:noProof/>
          <w:szCs w:val="24"/>
        </w:rPr>
        <w:t>(12), 12. https://doi.org/10.1167/18.12.12</w:t>
      </w:r>
    </w:p>
    <w:p w14:paraId="70AA7B30"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Dokka, K., MacNeilage, P. R., DeAngelis, G. C., &amp; Angelaki, D. E. (2015). Multisensory self-motion compensation during object trajectory judgments. </w:t>
      </w:r>
      <w:r w:rsidRPr="003D36DD">
        <w:rPr>
          <w:rFonts w:ascii="Calibri" w:hAnsi="Calibri" w:cs="Calibri"/>
          <w:i/>
          <w:iCs/>
          <w:noProof/>
          <w:szCs w:val="24"/>
        </w:rPr>
        <w:t>Cerebral Cortex</w:t>
      </w:r>
      <w:r w:rsidRPr="003D36DD">
        <w:rPr>
          <w:rFonts w:ascii="Calibri" w:hAnsi="Calibri" w:cs="Calibri"/>
          <w:noProof/>
          <w:szCs w:val="24"/>
        </w:rPr>
        <w:t xml:space="preserve">, </w:t>
      </w:r>
      <w:r w:rsidRPr="003D36DD">
        <w:rPr>
          <w:rFonts w:ascii="Calibri" w:hAnsi="Calibri" w:cs="Calibri"/>
          <w:i/>
          <w:iCs/>
          <w:noProof/>
          <w:szCs w:val="24"/>
        </w:rPr>
        <w:t>25</w:t>
      </w:r>
      <w:r w:rsidRPr="003D36DD">
        <w:rPr>
          <w:rFonts w:ascii="Calibri" w:hAnsi="Calibri" w:cs="Calibri"/>
          <w:noProof/>
          <w:szCs w:val="24"/>
        </w:rPr>
        <w:t>(3), 619–630. https://doi.org/10.1093/cercor/bht247</w:t>
      </w:r>
    </w:p>
    <w:p w14:paraId="5744C3DE"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Dupin, L., &amp; Wexler, M. (2013). Motion perception by a moving observer in a threedimensional environment. </w:t>
      </w:r>
      <w:r w:rsidRPr="003D36DD">
        <w:rPr>
          <w:rFonts w:ascii="Calibri" w:hAnsi="Calibri" w:cs="Calibri"/>
          <w:i/>
          <w:iCs/>
          <w:noProof/>
          <w:szCs w:val="24"/>
        </w:rPr>
        <w:t>Journal of Vision</w:t>
      </w:r>
      <w:r w:rsidRPr="003D36DD">
        <w:rPr>
          <w:rFonts w:ascii="Calibri" w:hAnsi="Calibri" w:cs="Calibri"/>
          <w:noProof/>
          <w:szCs w:val="24"/>
        </w:rPr>
        <w:t xml:space="preserve">, </w:t>
      </w:r>
      <w:r w:rsidRPr="003D36DD">
        <w:rPr>
          <w:rFonts w:ascii="Calibri" w:hAnsi="Calibri" w:cs="Calibri"/>
          <w:i/>
          <w:iCs/>
          <w:noProof/>
          <w:szCs w:val="24"/>
        </w:rPr>
        <w:t>13</w:t>
      </w:r>
      <w:r w:rsidRPr="003D36DD">
        <w:rPr>
          <w:rFonts w:ascii="Calibri" w:hAnsi="Calibri" w:cs="Calibri"/>
          <w:noProof/>
          <w:szCs w:val="24"/>
        </w:rPr>
        <w:t>(2), 1–14. https://doi.org/10.1167/13.2.15</w:t>
      </w:r>
    </w:p>
    <w:p w14:paraId="041AF6FD"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Dyde, R. T., &amp; Harris, L. R. (2008). The influence of retinal and extra-retinal motion cues on perceived object motion during self-motion. </w:t>
      </w:r>
      <w:r w:rsidRPr="003D36DD">
        <w:rPr>
          <w:rFonts w:ascii="Calibri" w:hAnsi="Calibri" w:cs="Calibri"/>
          <w:i/>
          <w:iCs/>
          <w:noProof/>
          <w:szCs w:val="24"/>
        </w:rPr>
        <w:t>Journal of Vision</w:t>
      </w:r>
      <w:r w:rsidRPr="003D36DD">
        <w:rPr>
          <w:rFonts w:ascii="Calibri" w:hAnsi="Calibri" w:cs="Calibri"/>
          <w:noProof/>
          <w:szCs w:val="24"/>
        </w:rPr>
        <w:t xml:space="preserve">, </w:t>
      </w:r>
      <w:r w:rsidRPr="003D36DD">
        <w:rPr>
          <w:rFonts w:ascii="Calibri" w:hAnsi="Calibri" w:cs="Calibri"/>
          <w:i/>
          <w:iCs/>
          <w:noProof/>
          <w:szCs w:val="24"/>
        </w:rPr>
        <w:t>8</w:t>
      </w:r>
      <w:r w:rsidRPr="003D36DD">
        <w:rPr>
          <w:rFonts w:ascii="Calibri" w:hAnsi="Calibri" w:cs="Calibri"/>
          <w:noProof/>
          <w:szCs w:val="24"/>
        </w:rPr>
        <w:t>(14), 1–10. https://doi.org/10.1167/8.14.5</w:t>
      </w:r>
    </w:p>
    <w:p w14:paraId="19820B80"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Fetsch, C. R., Deangelis, G. C., &amp; Angelaki, D. E. (2010). Visual-vestibular cue integration for heading perception: Applications of optimal cue integration theory. </w:t>
      </w:r>
      <w:r w:rsidRPr="003D36DD">
        <w:rPr>
          <w:rFonts w:ascii="Calibri" w:hAnsi="Calibri" w:cs="Calibri"/>
          <w:i/>
          <w:iCs/>
          <w:noProof/>
          <w:szCs w:val="24"/>
        </w:rPr>
        <w:t>European Journal of Neuroscience</w:t>
      </w:r>
      <w:r w:rsidRPr="003D36DD">
        <w:rPr>
          <w:rFonts w:ascii="Calibri" w:hAnsi="Calibri" w:cs="Calibri"/>
          <w:noProof/>
          <w:szCs w:val="24"/>
        </w:rPr>
        <w:t xml:space="preserve">, </w:t>
      </w:r>
      <w:r w:rsidRPr="003D36DD">
        <w:rPr>
          <w:rFonts w:ascii="Calibri" w:hAnsi="Calibri" w:cs="Calibri"/>
          <w:i/>
          <w:iCs/>
          <w:noProof/>
          <w:szCs w:val="24"/>
        </w:rPr>
        <w:t>31</w:t>
      </w:r>
      <w:r w:rsidRPr="003D36DD">
        <w:rPr>
          <w:rFonts w:ascii="Calibri" w:hAnsi="Calibri" w:cs="Calibri"/>
          <w:noProof/>
          <w:szCs w:val="24"/>
        </w:rPr>
        <w:t>(10), 1721–1729. https://doi.org/10.1111/j.1460-9568.2010.07207.x</w:t>
      </w:r>
    </w:p>
    <w:p w14:paraId="2CFFDAD5"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Gray, R., MacUga, K., &amp; Regan, D. (2004). Long range interactions between object-motion and self-motion in the perception of movement in depth. </w:t>
      </w:r>
      <w:r w:rsidRPr="003D36DD">
        <w:rPr>
          <w:rFonts w:ascii="Calibri" w:hAnsi="Calibri" w:cs="Calibri"/>
          <w:i/>
          <w:iCs/>
          <w:noProof/>
          <w:szCs w:val="24"/>
        </w:rPr>
        <w:t>Vision Research</w:t>
      </w:r>
      <w:r w:rsidRPr="003D36DD">
        <w:rPr>
          <w:rFonts w:ascii="Calibri" w:hAnsi="Calibri" w:cs="Calibri"/>
          <w:noProof/>
          <w:szCs w:val="24"/>
        </w:rPr>
        <w:t xml:space="preserve">, </w:t>
      </w:r>
      <w:r w:rsidRPr="003D36DD">
        <w:rPr>
          <w:rFonts w:ascii="Calibri" w:hAnsi="Calibri" w:cs="Calibri"/>
          <w:i/>
          <w:iCs/>
          <w:noProof/>
          <w:szCs w:val="24"/>
        </w:rPr>
        <w:t>44</w:t>
      </w:r>
      <w:r w:rsidRPr="003D36DD">
        <w:rPr>
          <w:rFonts w:ascii="Calibri" w:hAnsi="Calibri" w:cs="Calibri"/>
          <w:noProof/>
          <w:szCs w:val="24"/>
        </w:rPr>
        <w:t>(2), 179–195. https://doi.org/10.1016/j.visres.2003.09.001</w:t>
      </w:r>
    </w:p>
    <w:p w14:paraId="6E7AF318"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Henrich, J., Heine, S. J., &amp; Norenzayan, A. (2010). The weirdest people in the world? </w:t>
      </w:r>
      <w:r w:rsidRPr="003D36DD">
        <w:rPr>
          <w:rFonts w:ascii="Calibri" w:hAnsi="Calibri" w:cs="Calibri"/>
          <w:i/>
          <w:iCs/>
          <w:noProof/>
          <w:szCs w:val="24"/>
        </w:rPr>
        <w:t xml:space="preserve">The Behavioral and </w:t>
      </w:r>
      <w:r w:rsidRPr="003D36DD">
        <w:rPr>
          <w:rFonts w:ascii="Calibri" w:hAnsi="Calibri" w:cs="Calibri"/>
          <w:i/>
          <w:iCs/>
          <w:noProof/>
          <w:szCs w:val="24"/>
        </w:rPr>
        <w:lastRenderedPageBreak/>
        <w:t>Brain Sciences</w:t>
      </w:r>
      <w:r w:rsidRPr="003D36DD">
        <w:rPr>
          <w:rFonts w:ascii="Calibri" w:hAnsi="Calibri" w:cs="Calibri"/>
          <w:noProof/>
          <w:szCs w:val="24"/>
        </w:rPr>
        <w:t xml:space="preserve">, </w:t>
      </w:r>
      <w:r w:rsidRPr="003D36DD">
        <w:rPr>
          <w:rFonts w:ascii="Calibri" w:hAnsi="Calibri" w:cs="Calibri"/>
          <w:i/>
          <w:iCs/>
          <w:noProof/>
          <w:szCs w:val="24"/>
        </w:rPr>
        <w:t>33</w:t>
      </w:r>
      <w:r w:rsidRPr="003D36DD">
        <w:rPr>
          <w:rFonts w:ascii="Calibri" w:hAnsi="Calibri" w:cs="Calibri"/>
          <w:noProof/>
          <w:szCs w:val="24"/>
        </w:rPr>
        <w:t>(2–3), 61–83; discussion 83-135. https://doi.org/10.1017/S0140525X0999152X</w:t>
      </w:r>
    </w:p>
    <w:p w14:paraId="7DCCD820"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Jörges, B., &amp; López-Moliner, J. (2019). Earth-Gravity Congruent Motion Facilitates Ocular Control for Pursuit of Parabolic Trajectories. </w:t>
      </w:r>
      <w:r w:rsidRPr="003D36DD">
        <w:rPr>
          <w:rFonts w:ascii="Calibri" w:hAnsi="Calibri" w:cs="Calibri"/>
          <w:i/>
          <w:iCs/>
          <w:noProof/>
          <w:szCs w:val="24"/>
        </w:rPr>
        <w:t>Scientific Reports</w:t>
      </w:r>
      <w:r w:rsidRPr="003D36DD">
        <w:rPr>
          <w:rFonts w:ascii="Calibri" w:hAnsi="Calibri" w:cs="Calibri"/>
          <w:noProof/>
          <w:szCs w:val="24"/>
        </w:rPr>
        <w:t xml:space="preserve">, </w:t>
      </w:r>
      <w:r w:rsidRPr="003D36DD">
        <w:rPr>
          <w:rFonts w:ascii="Calibri" w:hAnsi="Calibri" w:cs="Calibri"/>
          <w:i/>
          <w:iCs/>
          <w:noProof/>
          <w:szCs w:val="24"/>
        </w:rPr>
        <w:t>9</w:t>
      </w:r>
      <w:r w:rsidRPr="003D36DD">
        <w:rPr>
          <w:rFonts w:ascii="Calibri" w:hAnsi="Calibri" w:cs="Calibri"/>
          <w:noProof/>
          <w:szCs w:val="24"/>
        </w:rPr>
        <w:t>(1), 1–13. https://doi.org/10.1038/s41598-019-50512-6</w:t>
      </w:r>
    </w:p>
    <w:p w14:paraId="368C3FEF"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López-Moliner, J., Brenner, E., Louw, S., &amp; Smeets, J. B. J. (2010). Catching a gently thrown ball. </w:t>
      </w:r>
      <w:r w:rsidRPr="003D36DD">
        <w:rPr>
          <w:rFonts w:ascii="Calibri" w:hAnsi="Calibri" w:cs="Calibri"/>
          <w:i/>
          <w:iCs/>
          <w:noProof/>
          <w:szCs w:val="24"/>
        </w:rPr>
        <w:t>Experimental Brain Research</w:t>
      </w:r>
      <w:r w:rsidRPr="003D36DD">
        <w:rPr>
          <w:rFonts w:ascii="Calibri" w:hAnsi="Calibri" w:cs="Calibri"/>
          <w:noProof/>
          <w:szCs w:val="24"/>
        </w:rPr>
        <w:t xml:space="preserve">, </w:t>
      </w:r>
      <w:r w:rsidRPr="003D36DD">
        <w:rPr>
          <w:rFonts w:ascii="Calibri" w:hAnsi="Calibri" w:cs="Calibri"/>
          <w:i/>
          <w:iCs/>
          <w:noProof/>
          <w:szCs w:val="24"/>
        </w:rPr>
        <w:t>206</w:t>
      </w:r>
      <w:r w:rsidRPr="003D36DD">
        <w:rPr>
          <w:rFonts w:ascii="Calibri" w:hAnsi="Calibri" w:cs="Calibri"/>
          <w:noProof/>
          <w:szCs w:val="24"/>
        </w:rPr>
        <w:t>(4), 409–417. https://doi.org/10.1007/s00221-010-2421-1</w:t>
      </w:r>
    </w:p>
    <w:p w14:paraId="3D7D747D"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McKee, S. P. (1981). A local mechanism for differential velocity detection. </w:t>
      </w:r>
      <w:r w:rsidRPr="003D36DD">
        <w:rPr>
          <w:rFonts w:ascii="Calibri" w:hAnsi="Calibri" w:cs="Calibri"/>
          <w:i/>
          <w:iCs/>
          <w:noProof/>
          <w:szCs w:val="24"/>
        </w:rPr>
        <w:t>Vision Research</w:t>
      </w:r>
      <w:r w:rsidRPr="003D36DD">
        <w:rPr>
          <w:rFonts w:ascii="Calibri" w:hAnsi="Calibri" w:cs="Calibri"/>
          <w:noProof/>
          <w:szCs w:val="24"/>
        </w:rPr>
        <w:t xml:space="preserve">, </w:t>
      </w:r>
      <w:r w:rsidRPr="003D36DD">
        <w:rPr>
          <w:rFonts w:ascii="Calibri" w:hAnsi="Calibri" w:cs="Calibri"/>
          <w:i/>
          <w:iCs/>
          <w:noProof/>
          <w:szCs w:val="24"/>
        </w:rPr>
        <w:t>21</w:t>
      </w:r>
      <w:r w:rsidRPr="003D36DD">
        <w:rPr>
          <w:rFonts w:ascii="Calibri" w:hAnsi="Calibri" w:cs="Calibri"/>
          <w:noProof/>
          <w:szCs w:val="24"/>
        </w:rPr>
        <w:t>(4), 491–500. https://doi.org/10.1016/0042-6989(81)90095-X</w:t>
      </w:r>
    </w:p>
    <w:p w14:paraId="10EAAFE3"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Moscatelli, A., Mezzetti, M., &amp; Lacquaniti, F. (2012). Modeling psychophysical data at the population-level: The generalized linear mixed model. </w:t>
      </w:r>
      <w:r w:rsidRPr="003D36DD">
        <w:rPr>
          <w:rFonts w:ascii="Calibri" w:hAnsi="Calibri" w:cs="Calibri"/>
          <w:i/>
          <w:iCs/>
          <w:noProof/>
          <w:szCs w:val="24"/>
        </w:rPr>
        <w:t>Journal of Vision</w:t>
      </w:r>
      <w:r w:rsidRPr="003D36DD">
        <w:rPr>
          <w:rFonts w:ascii="Calibri" w:hAnsi="Calibri" w:cs="Calibri"/>
          <w:noProof/>
          <w:szCs w:val="24"/>
        </w:rPr>
        <w:t xml:space="preserve">, </w:t>
      </w:r>
      <w:r w:rsidRPr="003D36DD">
        <w:rPr>
          <w:rFonts w:ascii="Calibri" w:hAnsi="Calibri" w:cs="Calibri"/>
          <w:i/>
          <w:iCs/>
          <w:noProof/>
          <w:szCs w:val="24"/>
        </w:rPr>
        <w:t>12</w:t>
      </w:r>
      <w:r w:rsidRPr="003D36DD">
        <w:rPr>
          <w:rFonts w:ascii="Calibri" w:hAnsi="Calibri" w:cs="Calibri"/>
          <w:noProof/>
          <w:szCs w:val="24"/>
        </w:rPr>
        <w:t>(11), 1–17. https://doi.org/10.1167/12.11.26</w:t>
      </w:r>
    </w:p>
    <w:p w14:paraId="166A4E17"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Probst, T., Loose, R., Niedeggen, M., &amp; Wist, E. R. (1995). Processing of visual motion direction in the fronto-parallel plane in the stationary or moving observer. </w:t>
      </w:r>
      <w:r w:rsidRPr="003D36DD">
        <w:rPr>
          <w:rFonts w:ascii="Calibri" w:hAnsi="Calibri" w:cs="Calibri"/>
          <w:i/>
          <w:iCs/>
          <w:noProof/>
          <w:szCs w:val="24"/>
        </w:rPr>
        <w:t>Behavioural Brain Research</w:t>
      </w:r>
      <w:r w:rsidRPr="003D36DD">
        <w:rPr>
          <w:rFonts w:ascii="Calibri" w:hAnsi="Calibri" w:cs="Calibri"/>
          <w:noProof/>
          <w:szCs w:val="24"/>
        </w:rPr>
        <w:t xml:space="preserve">, </w:t>
      </w:r>
      <w:r w:rsidRPr="003D36DD">
        <w:rPr>
          <w:rFonts w:ascii="Calibri" w:hAnsi="Calibri" w:cs="Calibri"/>
          <w:i/>
          <w:iCs/>
          <w:noProof/>
          <w:szCs w:val="24"/>
        </w:rPr>
        <w:t>70</w:t>
      </w:r>
      <w:r w:rsidRPr="003D36DD">
        <w:rPr>
          <w:rFonts w:ascii="Calibri" w:hAnsi="Calibri" w:cs="Calibri"/>
          <w:noProof/>
          <w:szCs w:val="24"/>
        </w:rPr>
        <w:t>(2), 133–144. https://doi.org/10.1016/0166-4328(95)80003-4</w:t>
      </w:r>
    </w:p>
    <w:p w14:paraId="07428BCB"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Taylor, M. M., &amp; Creelman, C. D. (1967). PEST: Efficient Estimates on Probability Functions. </w:t>
      </w:r>
      <w:r w:rsidRPr="003D36DD">
        <w:rPr>
          <w:rFonts w:ascii="Calibri" w:hAnsi="Calibri" w:cs="Calibri"/>
          <w:i/>
          <w:iCs/>
          <w:noProof/>
          <w:szCs w:val="24"/>
        </w:rPr>
        <w:t>The Journal of the Acoustical Society of America</w:t>
      </w:r>
      <w:r w:rsidRPr="003D36DD">
        <w:rPr>
          <w:rFonts w:ascii="Calibri" w:hAnsi="Calibri" w:cs="Calibri"/>
          <w:noProof/>
          <w:szCs w:val="24"/>
        </w:rPr>
        <w:t xml:space="preserve">, </w:t>
      </w:r>
      <w:r w:rsidRPr="003D36DD">
        <w:rPr>
          <w:rFonts w:ascii="Calibri" w:hAnsi="Calibri" w:cs="Calibri"/>
          <w:i/>
          <w:iCs/>
          <w:noProof/>
          <w:szCs w:val="24"/>
        </w:rPr>
        <w:t>41</w:t>
      </w:r>
      <w:r w:rsidRPr="003D36DD">
        <w:rPr>
          <w:rFonts w:ascii="Calibri" w:hAnsi="Calibri" w:cs="Calibri"/>
          <w:noProof/>
          <w:szCs w:val="24"/>
        </w:rPr>
        <w:t>(4A), 782–787. https://doi.org/10.1121/1.1910407</w:t>
      </w:r>
    </w:p>
    <w:p w14:paraId="1EF9B082"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szCs w:val="24"/>
        </w:rPr>
      </w:pPr>
      <w:r w:rsidRPr="003D36DD">
        <w:rPr>
          <w:rFonts w:ascii="Calibri" w:hAnsi="Calibri" w:cs="Calibri"/>
          <w:noProof/>
          <w:szCs w:val="24"/>
        </w:rPr>
        <w:t xml:space="preserve">Warren, P. A., &amp; Rushton, S. K. (2008). Evidence for flow-parsing in radial flow displays. </w:t>
      </w:r>
      <w:r w:rsidRPr="003D36DD">
        <w:rPr>
          <w:rFonts w:ascii="Calibri" w:hAnsi="Calibri" w:cs="Calibri"/>
          <w:i/>
          <w:iCs/>
          <w:noProof/>
          <w:szCs w:val="24"/>
        </w:rPr>
        <w:t>Vision Research</w:t>
      </w:r>
      <w:r w:rsidRPr="003D36DD">
        <w:rPr>
          <w:rFonts w:ascii="Calibri" w:hAnsi="Calibri" w:cs="Calibri"/>
          <w:noProof/>
          <w:szCs w:val="24"/>
        </w:rPr>
        <w:t xml:space="preserve">, </w:t>
      </w:r>
      <w:r w:rsidRPr="003D36DD">
        <w:rPr>
          <w:rFonts w:ascii="Calibri" w:hAnsi="Calibri" w:cs="Calibri"/>
          <w:i/>
          <w:iCs/>
          <w:noProof/>
          <w:szCs w:val="24"/>
        </w:rPr>
        <w:t>48</w:t>
      </w:r>
      <w:r w:rsidRPr="003D36DD">
        <w:rPr>
          <w:rFonts w:ascii="Calibri" w:hAnsi="Calibri" w:cs="Calibri"/>
          <w:noProof/>
          <w:szCs w:val="24"/>
        </w:rPr>
        <w:t>(5), 655–663. https://doi.org/10.1016/j.visres.2007.10.023</w:t>
      </w:r>
    </w:p>
    <w:p w14:paraId="6BF522D2" w14:textId="77777777" w:rsidR="003D36DD" w:rsidRPr="003D36DD" w:rsidRDefault="003D36DD" w:rsidP="003D36DD">
      <w:pPr>
        <w:widowControl w:val="0"/>
        <w:autoSpaceDE w:val="0"/>
        <w:autoSpaceDN w:val="0"/>
        <w:adjustRightInd w:val="0"/>
        <w:spacing w:line="240" w:lineRule="auto"/>
        <w:ind w:left="480" w:hanging="480"/>
        <w:rPr>
          <w:rFonts w:ascii="Calibri" w:hAnsi="Calibri" w:cs="Calibri"/>
          <w:noProof/>
        </w:rPr>
      </w:pPr>
      <w:r w:rsidRPr="003D36DD">
        <w:rPr>
          <w:rFonts w:ascii="Calibri" w:hAnsi="Calibri" w:cs="Calibri"/>
          <w:noProof/>
          <w:szCs w:val="24"/>
        </w:rPr>
        <w:t xml:space="preserve">Warren, P. A., &amp; Rushton, S. K. (2009). Perception of scene-relative object movement: Optic flow parsing and the contribution of monocular depth cues. </w:t>
      </w:r>
      <w:r w:rsidRPr="003D36DD">
        <w:rPr>
          <w:rFonts w:ascii="Calibri" w:hAnsi="Calibri" w:cs="Calibri"/>
          <w:i/>
          <w:iCs/>
          <w:noProof/>
          <w:szCs w:val="24"/>
        </w:rPr>
        <w:t>Vision Research</w:t>
      </w:r>
      <w:r w:rsidRPr="003D36DD">
        <w:rPr>
          <w:rFonts w:ascii="Calibri" w:hAnsi="Calibri" w:cs="Calibri"/>
          <w:noProof/>
          <w:szCs w:val="24"/>
        </w:rPr>
        <w:t xml:space="preserve">, </w:t>
      </w:r>
      <w:r w:rsidRPr="003D36DD">
        <w:rPr>
          <w:rFonts w:ascii="Calibri" w:hAnsi="Calibri" w:cs="Calibri"/>
          <w:i/>
          <w:iCs/>
          <w:noProof/>
          <w:szCs w:val="24"/>
        </w:rPr>
        <w:t>49</w:t>
      </w:r>
      <w:r w:rsidRPr="003D36DD">
        <w:rPr>
          <w:rFonts w:ascii="Calibri" w:hAnsi="Calibri" w:cs="Calibri"/>
          <w:noProof/>
          <w:szCs w:val="24"/>
        </w:rPr>
        <w:t>(11), 1406–1419. https://doi.org/10.1016/j.visres.2009.01.016</w:t>
      </w:r>
    </w:p>
    <w:p w14:paraId="467FE5C3" w14:textId="65B79023" w:rsidR="00C4466E" w:rsidRPr="00A76B32" w:rsidRDefault="003D36DD" w:rsidP="00053752">
      <w:pPr>
        <w:widowControl w:val="0"/>
        <w:autoSpaceDE w:val="0"/>
        <w:autoSpaceDN w:val="0"/>
        <w:adjustRightInd w:val="0"/>
        <w:spacing w:line="240" w:lineRule="auto"/>
        <w:ind w:left="480" w:hanging="480"/>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66B5"/>
    <w:rsid w:val="00076BFB"/>
    <w:rsid w:val="000979FA"/>
    <w:rsid w:val="000A61BD"/>
    <w:rsid w:val="000B0DDC"/>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80F38"/>
    <w:rsid w:val="002A2567"/>
    <w:rsid w:val="002A738E"/>
    <w:rsid w:val="002B28A0"/>
    <w:rsid w:val="002B3D22"/>
    <w:rsid w:val="002F15FB"/>
    <w:rsid w:val="002F45C1"/>
    <w:rsid w:val="00302E00"/>
    <w:rsid w:val="003040A3"/>
    <w:rsid w:val="00317E09"/>
    <w:rsid w:val="003207EE"/>
    <w:rsid w:val="00331280"/>
    <w:rsid w:val="003704BA"/>
    <w:rsid w:val="00373890"/>
    <w:rsid w:val="003810CA"/>
    <w:rsid w:val="003C3190"/>
    <w:rsid w:val="003C3F8E"/>
    <w:rsid w:val="003D27B2"/>
    <w:rsid w:val="003D36DD"/>
    <w:rsid w:val="003F05A4"/>
    <w:rsid w:val="003F215D"/>
    <w:rsid w:val="003F3BCC"/>
    <w:rsid w:val="003F7DFE"/>
    <w:rsid w:val="00406CB1"/>
    <w:rsid w:val="00413CAE"/>
    <w:rsid w:val="00415A8A"/>
    <w:rsid w:val="0045395D"/>
    <w:rsid w:val="00476525"/>
    <w:rsid w:val="004B278F"/>
    <w:rsid w:val="004E6C2E"/>
    <w:rsid w:val="00533EC6"/>
    <w:rsid w:val="00544D46"/>
    <w:rsid w:val="00550794"/>
    <w:rsid w:val="0055304A"/>
    <w:rsid w:val="005600F5"/>
    <w:rsid w:val="00564A69"/>
    <w:rsid w:val="0057257A"/>
    <w:rsid w:val="0057337C"/>
    <w:rsid w:val="00587DCC"/>
    <w:rsid w:val="005A7FF6"/>
    <w:rsid w:val="005D74DC"/>
    <w:rsid w:val="006053D5"/>
    <w:rsid w:val="0061078B"/>
    <w:rsid w:val="006236B0"/>
    <w:rsid w:val="00626889"/>
    <w:rsid w:val="00635780"/>
    <w:rsid w:val="00654A8F"/>
    <w:rsid w:val="00661830"/>
    <w:rsid w:val="00662DE5"/>
    <w:rsid w:val="006778D9"/>
    <w:rsid w:val="006A2426"/>
    <w:rsid w:val="006B56CF"/>
    <w:rsid w:val="006F0DE6"/>
    <w:rsid w:val="006F38B3"/>
    <w:rsid w:val="006F607B"/>
    <w:rsid w:val="00702967"/>
    <w:rsid w:val="00711C4D"/>
    <w:rsid w:val="0073656F"/>
    <w:rsid w:val="00740F7C"/>
    <w:rsid w:val="00741F9E"/>
    <w:rsid w:val="007478C9"/>
    <w:rsid w:val="00760B08"/>
    <w:rsid w:val="007640BB"/>
    <w:rsid w:val="007A1A84"/>
    <w:rsid w:val="007B14FB"/>
    <w:rsid w:val="007C7E8B"/>
    <w:rsid w:val="007D6820"/>
    <w:rsid w:val="0081339A"/>
    <w:rsid w:val="008366DA"/>
    <w:rsid w:val="00842F42"/>
    <w:rsid w:val="008458E2"/>
    <w:rsid w:val="00845E3F"/>
    <w:rsid w:val="00856A69"/>
    <w:rsid w:val="008601AF"/>
    <w:rsid w:val="008742E6"/>
    <w:rsid w:val="00895417"/>
    <w:rsid w:val="008A361B"/>
    <w:rsid w:val="008B3B08"/>
    <w:rsid w:val="008C00D3"/>
    <w:rsid w:val="008D0397"/>
    <w:rsid w:val="008D0B9F"/>
    <w:rsid w:val="008D4B1D"/>
    <w:rsid w:val="008F274A"/>
    <w:rsid w:val="008F3F2F"/>
    <w:rsid w:val="008F7AE6"/>
    <w:rsid w:val="00900F96"/>
    <w:rsid w:val="00901ABF"/>
    <w:rsid w:val="009028AC"/>
    <w:rsid w:val="00911FAF"/>
    <w:rsid w:val="00914F9D"/>
    <w:rsid w:val="00915B4B"/>
    <w:rsid w:val="0092113C"/>
    <w:rsid w:val="00927B55"/>
    <w:rsid w:val="00951A0D"/>
    <w:rsid w:val="00962151"/>
    <w:rsid w:val="00994115"/>
    <w:rsid w:val="009A3AB1"/>
    <w:rsid w:val="009A607E"/>
    <w:rsid w:val="009B140C"/>
    <w:rsid w:val="009B3406"/>
    <w:rsid w:val="009C6643"/>
    <w:rsid w:val="009C77F0"/>
    <w:rsid w:val="009D1039"/>
    <w:rsid w:val="009D53AE"/>
    <w:rsid w:val="009E76C6"/>
    <w:rsid w:val="00A26A7D"/>
    <w:rsid w:val="00A355D6"/>
    <w:rsid w:val="00A4219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B4953"/>
    <w:rsid w:val="00BC1E33"/>
    <w:rsid w:val="00BC457D"/>
    <w:rsid w:val="00BD2C36"/>
    <w:rsid w:val="00BE0A7C"/>
    <w:rsid w:val="00BE0D85"/>
    <w:rsid w:val="00BE1D41"/>
    <w:rsid w:val="00C033C4"/>
    <w:rsid w:val="00C041AA"/>
    <w:rsid w:val="00C1489C"/>
    <w:rsid w:val="00C3289B"/>
    <w:rsid w:val="00C352B6"/>
    <w:rsid w:val="00C4466E"/>
    <w:rsid w:val="00C535BE"/>
    <w:rsid w:val="00C82E07"/>
    <w:rsid w:val="00CB3268"/>
    <w:rsid w:val="00CC3AED"/>
    <w:rsid w:val="00CE722E"/>
    <w:rsid w:val="00CF7F36"/>
    <w:rsid w:val="00D01520"/>
    <w:rsid w:val="00D05CE9"/>
    <w:rsid w:val="00D124B7"/>
    <w:rsid w:val="00D12D94"/>
    <w:rsid w:val="00D217A0"/>
    <w:rsid w:val="00D25154"/>
    <w:rsid w:val="00D474DF"/>
    <w:rsid w:val="00D50386"/>
    <w:rsid w:val="00D60DA2"/>
    <w:rsid w:val="00D633AC"/>
    <w:rsid w:val="00D63464"/>
    <w:rsid w:val="00D8489E"/>
    <w:rsid w:val="00D91C69"/>
    <w:rsid w:val="00DB2508"/>
    <w:rsid w:val="00DD4039"/>
    <w:rsid w:val="00DD79C8"/>
    <w:rsid w:val="00DF09AE"/>
    <w:rsid w:val="00DF1A17"/>
    <w:rsid w:val="00E42200"/>
    <w:rsid w:val="00E473B5"/>
    <w:rsid w:val="00E67C26"/>
    <w:rsid w:val="00E70A45"/>
    <w:rsid w:val="00E90B30"/>
    <w:rsid w:val="00E93B96"/>
    <w:rsid w:val="00EA20CB"/>
    <w:rsid w:val="00EB0B6A"/>
    <w:rsid w:val="00EB5260"/>
    <w:rsid w:val="00EC252D"/>
    <w:rsid w:val="00EC3969"/>
    <w:rsid w:val="00ED3263"/>
    <w:rsid w:val="00ED3DA0"/>
    <w:rsid w:val="00ED50A6"/>
    <w:rsid w:val="00ED60CA"/>
    <w:rsid w:val="00F05C8A"/>
    <w:rsid w:val="00F15EC4"/>
    <w:rsid w:val="00F23D52"/>
    <w:rsid w:val="00F3506F"/>
    <w:rsid w:val="00F55513"/>
    <w:rsid w:val="00F615E8"/>
    <w:rsid w:val="00F7048D"/>
    <w:rsid w:val="00F93987"/>
    <w:rsid w:val="00FA049B"/>
    <w:rsid w:val="00FA3FFA"/>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b-jorges/Motion-Perception-during-Self-Motion/blob/master/GIF%20of%20Stimulus.gif"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openxmlformats.org/officeDocument/2006/relationships/hyperlink" Target="https://github.com/b-jorges/Motion-Perception-during-Self-Motion/" TargetMode="External"/><Relationship Id="rId5" Type="http://schemas.openxmlformats.org/officeDocument/2006/relationships/webSettings" Target="webSettings.xml"/><Relationship Id="rId10" Type="http://schemas.openxmlformats.org/officeDocument/2006/relationships/hyperlink" Target="https://github.com/b-jorges/Motion-Perception-during-Self-Motion/blob/master/AnalysisPilotData.R" TargetMode="External"/><Relationship Id="rId4" Type="http://schemas.openxmlformats.org/officeDocument/2006/relationships/settings" Target="settings.xml"/><Relationship Id="rId9" Type="http://schemas.openxmlformats.org/officeDocument/2006/relationships/hyperlink" Target="https://github.com/b-jorges/Motion-Perception-during-Self-Motion/blob/master/PowerAnalysisMotionEstimation.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C99EF-72E2-4ADA-B480-52CD354A4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7</Pages>
  <Words>9543</Words>
  <Characters>54401</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7</cp:revision>
  <cp:lastPrinted>2019-12-16T21:02:00Z</cp:lastPrinted>
  <dcterms:created xsi:type="dcterms:W3CDTF">2020-01-25T00:08:00Z</dcterms:created>
  <dcterms:modified xsi:type="dcterms:W3CDTF">2020-01-27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